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proofErr w:type="gramStart"/>
      <w:r w:rsidRPr="00894DC6">
        <w:rPr>
          <w:b/>
          <w:bCs/>
        </w:rPr>
        <w:t>JANUARY,</w:t>
      </w:r>
      <w:proofErr w:type="gramEnd"/>
      <w:r w:rsidRPr="00894DC6">
        <w:rPr>
          <w:b/>
          <w:bCs/>
        </w:rPr>
        <w:t xml:space="preserve">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77777777" w:rsidR="00472314" w:rsidRDefault="00472314" w:rsidP="00472314">
      <w:pPr>
        <w:rPr>
          <w:sz w:val="23"/>
          <w:szCs w:val="23"/>
        </w:rPr>
      </w:pPr>
      <w:r>
        <w:rPr>
          <w:sz w:val="23"/>
          <w:szCs w:val="23"/>
        </w:rPr>
        <w:t xml:space="preserve">This is to certify that the project titled "Design and Implementation of a Web-based Radio Audience Measurement System” by AYEGBA JESSE-JOSEPH, </w:t>
      </w:r>
      <w:proofErr w:type="gramStart"/>
      <w:r>
        <w:rPr>
          <w:sz w:val="23"/>
          <w:szCs w:val="23"/>
        </w:rPr>
        <w:t>ANIBE ,</w:t>
      </w:r>
      <w:proofErr w:type="gramEnd"/>
      <w:r>
        <w:rPr>
          <w:sz w:val="23"/>
          <w:szCs w:val="23"/>
        </w:rPr>
        <w:t xml:space="preserv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w:t>
      </w:r>
      <w:proofErr w:type="gramStart"/>
      <w:r w:rsidRPr="00571CFA">
        <w:t>arms</w:t>
      </w:r>
      <w:proofErr w:type="gramEnd"/>
      <w:r w:rsidRPr="00571CFA">
        <w:t xml:space="preserve">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77777777" w:rsidR="00472314" w:rsidRDefault="00472314" w:rsidP="00472314">
      <w:r>
        <w:t xml:space="preserve">The classical view of audience measurement is the estimation of the number of viewers who are tuned to a particular TV program or channel, or the number of listeners who are tuned to a particular radio program or channel. Audience measurement takes into account, the behaviour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00281C">
        <w:rPr>
          <w:noProof/>
        </w:rPr>
        <w:t>[1]</w:t>
      </w:r>
      <w:r>
        <w:fldChar w:fldCharType="end"/>
      </w:r>
      <w:r>
        <w:t xml:space="preserve">. Direct and indirect methods of measurement are used and, usually, results from a carefully chosen sample are extrapolated to produce figures for the whol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00281C">
        <w:rPr>
          <w:noProof/>
        </w:rPr>
        <w:t>[2]</w:t>
      </w:r>
      <w:r>
        <w:fldChar w:fldCharType="end"/>
      </w:r>
      <w:r>
        <w:t>.</w:t>
      </w:r>
    </w:p>
    <w:p w14:paraId="39B17E34" w14:textId="77777777" w:rsidR="00472314" w:rsidRDefault="00472314" w:rsidP="00472314">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77777777"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Pr="00B80840">
        <w:lastRenderedPageBreak/>
        <w:t>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7777777" w:rsidR="00472314" w:rsidRDefault="00472314" w:rsidP="00472314">
      <w:r w:rsidRPr="003C1A84">
        <w:t xml:space="preserve">Digital signage service provides advertisements and useful information using terminal equipped with electronic displays, and it is also possible to aggregate information using various kinds of sensors including camera. </w:t>
      </w:r>
      <w:r>
        <w:t>I</w:t>
      </w:r>
      <w:r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t>. D</w:t>
      </w:r>
      <w:r w:rsidRPr="003C1A84">
        <w:t>igital signage services are becoming more popular these days for a variety of reasons allowing for increased contact and intelligence services especially now that digital signage devices are being put in a variety of locations</w:t>
      </w:r>
      <w:r>
        <w:t xml:space="preserve">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00281C">
        <w:rPr>
          <w:noProof/>
        </w:rPr>
        <w:t>[3]</w:t>
      </w:r>
      <w:r>
        <w:fldChar w:fldCharType="end"/>
      </w:r>
      <w:r w:rsidRPr="003C1A84">
        <w:t>. Bus stops, hallways, and shopping malls are examples of public spaces.</w:t>
      </w:r>
      <w:r>
        <w:t xml:space="preserve"> </w:t>
      </w:r>
      <w:r w:rsidRPr="00D85255">
        <w:t xml:space="preserve">Static signs are losing their impact, but digital signage, on the other hand, </w:t>
      </w:r>
      <w:r>
        <w:t>are</w:t>
      </w:r>
      <w:r w:rsidRPr="00D85255">
        <w:t xml:space="preserve"> designed to capture consumers' attention and convey messages that are tailored to improve their </w:t>
      </w:r>
      <w:r>
        <w:t>experience. It is</w:t>
      </w:r>
      <w:r w:rsidRPr="003C1A84">
        <w:t xml:space="preserve"> useful for obtaining audience and environmental data</w:t>
      </w:r>
      <w:r>
        <w:t xml:space="preserve"> to aid the kind of content to present to then</w:t>
      </w:r>
      <w:r w:rsidRPr="003C1A84">
        <w:t xml:space="preserve">. This </w:t>
      </w:r>
      <w:r>
        <w:t>project presents a web-based approach for gathering these data, using machine learning to accurately predict and identify different sound data.</w:t>
      </w:r>
    </w:p>
    <w:p w14:paraId="31D4F26E" w14:textId="77777777" w:rsidR="00472314" w:rsidRDefault="00472314" w:rsidP="00472314">
      <w:pPr>
        <w:pStyle w:val="Heading2"/>
      </w:pPr>
      <w:r>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lastRenderedPageBreak/>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77777777" w:rsidR="00472314" w:rsidRPr="007A5F52" w:rsidRDefault="00472314" w:rsidP="00472314">
      <w:pPr>
        <w:pStyle w:val="ListParagraph"/>
        <w:numPr>
          <w:ilvl w:val="0"/>
          <w:numId w:val="2"/>
        </w:numPr>
        <w:spacing w:line="360" w:lineRule="auto"/>
      </w:pPr>
      <w:r w:rsidRPr="007A5F52">
        <w:t xml:space="preserve">To build out the mobile and web application using javascript, with frameworks like React native and </w:t>
      </w:r>
      <w:proofErr w:type="gramStart"/>
      <w:r w:rsidRPr="007A5F52">
        <w:t>React</w:t>
      </w:r>
      <w:proofErr w:type="gramEnd"/>
      <w:r w:rsidRPr="007A5F52">
        <w:t xml:space="preserve"> js respe</w:t>
      </w:r>
      <w:r>
        <w:t>c</w:t>
      </w:r>
      <w:r w:rsidRPr="007A5F52">
        <w:t>tively.</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77777777" w:rsidR="00472314" w:rsidRPr="00EB5FEC"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15631CFA" w14:textId="77777777" w:rsidR="00472314" w:rsidRDefault="00472314" w:rsidP="00472314">
      <w:pPr>
        <w:pStyle w:val="Heading2"/>
      </w:pPr>
      <w:r>
        <w:t>MOTIVATION FOR THE STUDY</w:t>
      </w:r>
    </w:p>
    <w:p w14:paraId="165B6848" w14:textId="77777777" w:rsidR="00472314" w:rsidRDefault="00472314" w:rsidP="00472314">
      <w:r>
        <w:t xml:space="preserve">With the rapid increase in the population of the world today, there is also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proofErr w:type="gramStart"/>
      <w:r>
        <w:t>aren’t</w:t>
      </w:r>
      <w:proofErr w:type="gramEnd"/>
      <w:r>
        <w:t xml:space="preserve"> what they are interested in listening to these days. Thus, the need for some way to accurately determine what people are really interested in listening to. This project tries to measure the listening patterns of radio audiences and predict people are interested in listening to. </w:t>
      </w:r>
    </w:p>
    <w:p w14:paraId="4BBC543E" w14:textId="77777777" w:rsidR="00472314" w:rsidRDefault="00472314" w:rsidP="00472314">
      <w:pPr>
        <w:pStyle w:val="Heading2"/>
      </w:pPr>
      <w:r>
        <w:lastRenderedPageBreak/>
        <w:t>METHODOLOGY</w:t>
      </w:r>
    </w:p>
    <w:p w14:paraId="12F8B04F" w14:textId="77777777" w:rsidR="00472314" w:rsidRPr="003A3FE8" w:rsidRDefault="00472314" w:rsidP="00472314">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w:t>
      </w:r>
      <w:proofErr w:type="gramStart"/>
      <w:r>
        <w:t>React</w:t>
      </w:r>
      <w:proofErr w:type="gramEnd"/>
      <w:r>
        <w:t xml:space="preserve"> js respectively. A javascript library called ml5 js handles machine learning on the administrators’ dashboard, to predict the kinds of recordings that participants have sent to the server. These results are then analyzed and used to estimate the listening audience.</w:t>
      </w:r>
    </w:p>
    <w:p w14:paraId="69907BBF" w14:textId="77777777" w:rsidR="00472314" w:rsidRDefault="00472314" w:rsidP="00472314">
      <w:pPr>
        <w:pStyle w:val="Heading2"/>
      </w:pPr>
      <w:r>
        <w:t>PROJECT 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77777777" w:rsidR="00472314" w:rsidRPr="00ED74C5" w:rsidRDefault="00472314"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77777777"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audience measurement </w:t>
      </w:r>
      <w:r w:rsidRPr="00C44BDE">
        <w:rPr>
          <w:lang w:val="en"/>
        </w:rPr>
        <w:t>are described below.</w:t>
      </w:r>
    </w:p>
    <w:p w14:paraId="689A29DD" w14:textId="77777777" w:rsidR="00472314" w:rsidRPr="00A46332" w:rsidRDefault="00472314" w:rsidP="00472314">
      <w:pPr>
        <w:pStyle w:val="ListParagraph"/>
        <w:numPr>
          <w:ilvl w:val="0"/>
          <w:numId w:val="5"/>
        </w:numPr>
        <w:rPr>
          <w:b/>
          <w:bCs/>
          <w:lang w:val="en"/>
        </w:rPr>
      </w:pPr>
      <w:r w:rsidRPr="00A46332">
        <w:rPr>
          <w:b/>
          <w:bCs/>
          <w:lang w:val="en"/>
        </w:rPr>
        <w:t>Audience</w:t>
      </w:r>
      <w:r>
        <w:rPr>
          <w:b/>
          <w:bCs/>
          <w:lang w:val="en"/>
        </w:rPr>
        <w:t>:</w:t>
      </w:r>
    </w:p>
    <w:p w14:paraId="7D44E669" w14:textId="77777777" w:rsidR="00472314" w:rsidRPr="00A46332" w:rsidRDefault="00472314" w:rsidP="00472314">
      <w:pPr>
        <w:pStyle w:val="ListParagraph"/>
        <w:numPr>
          <w:ilvl w:val="0"/>
          <w:numId w:val="5"/>
        </w:numPr>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57485642" w14:textId="77777777" w:rsidR="00472314" w:rsidRPr="00A46332" w:rsidRDefault="00472314" w:rsidP="00472314">
      <w:pPr>
        <w:pStyle w:val="ListParagraph"/>
        <w:numPr>
          <w:ilvl w:val="0"/>
          <w:numId w:val="5"/>
        </w:numPr>
        <w:spacing w:line="360" w:lineRule="auto"/>
        <w:rPr>
          <w:lang w:val="en"/>
        </w:rPr>
      </w:pPr>
      <w:r>
        <w:rPr>
          <w:b/>
          <w:bCs/>
          <w:lang w:val="en"/>
        </w:rPr>
        <w:t>Radio</w:t>
      </w:r>
      <w:r w:rsidRPr="00A46332">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transmission, television, and radar.</w:t>
      </w:r>
      <w:r>
        <w:rPr>
          <w:lang w:val="en"/>
        </w:rPr>
        <w:t xml:space="preserve"> </w:t>
      </w:r>
      <w:r w:rsidRPr="00A46332">
        <w:rPr>
          <w:lang w:val="en"/>
        </w:rPr>
        <w:t>The number of oscillations of electromagnetic radiation per second is referred to as MHz in the context of radio.</w:t>
      </w:r>
    </w:p>
    <w:p w14:paraId="0D221598" w14:textId="77777777" w:rsidR="00472314" w:rsidRDefault="00472314" w:rsidP="00472314">
      <w:pPr>
        <w:rPr>
          <w:sz w:val="23"/>
          <w:szCs w:val="23"/>
        </w:rPr>
      </w:pPr>
    </w:p>
    <w:p w14:paraId="6FA3261B" w14:textId="77777777" w:rsidR="00472314" w:rsidRDefault="00472314" w:rsidP="00472314">
      <w:pPr>
        <w:pStyle w:val="Heading2"/>
      </w:pPr>
      <w:r>
        <w:lastRenderedPageBreak/>
        <w:t>HISTORY AND EVOLUTION OF AUDIENCE MEASUREMENT</w:t>
      </w:r>
    </w:p>
    <w:p w14:paraId="60F9DB5C" w14:textId="77777777" w:rsidR="00472314" w:rsidRDefault="00472314" w:rsidP="00472314">
      <w:pPr>
        <w:pStyle w:val="Heading3"/>
      </w:pPr>
      <w:r w:rsidRPr="00200943">
        <w:t>Birth (1950): phone surveys</w:t>
      </w:r>
    </w:p>
    <w:p w14:paraId="6C613482" w14:textId="77777777"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 Clark Hooper eliminated bias and problems with earlier random survey methods that had respondents recall what they had listened to.</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 xml:space="preserve">audiences, the technique had been much developed. </w:t>
      </w:r>
    </w:p>
    <w:p w14:paraId="68284221" w14:textId="77777777" w:rsidR="00472314" w:rsidRDefault="00472314" w:rsidP="00472314">
      <w:pPr>
        <w:pStyle w:val="Heading3"/>
      </w:pPr>
      <w:r>
        <w:t>Infancy (1953): meters and diaries</w:t>
      </w:r>
    </w:p>
    <w:p w14:paraId="6B7DE332" w14:textId="77777777" w:rsidR="00472314" w:rsidRDefault="00472314" w:rsidP="00472314">
      <w:r>
        <w:t xml:space="preserve">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w:t>
      </w:r>
      <w:proofErr w:type="gramStart"/>
      <w:r>
        <w:t>surveys ,</w:t>
      </w:r>
      <w:proofErr w:type="gramEnd"/>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This storage instantaneous audimeter stored data during the day, and ensured they were transmitted overnight. This newfound quickness ratings and reporting from Nielsen, made Nielsen ratings become increasingly vital, as demographic data of listeners influenced advertising decisions.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t>
      </w:r>
      <w:r w:rsidRPr="004A0C83">
        <w:lastRenderedPageBreak/>
        <w:t>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77777777" w:rsidR="00472314" w:rsidRDefault="00472314" w:rsidP="00472314">
      <w:pPr>
        <w:pStyle w:val="Heading3"/>
      </w:pPr>
      <w:r>
        <w:t>Childhood (1986): cable TV and VCRs</w:t>
      </w:r>
    </w:p>
    <w:p w14:paraId="2FA0899E" w14:textId="77777777" w:rsidR="00472314" w:rsidRDefault="00472314" w:rsidP="00472314">
      <w:r>
        <w:t>With the rise of cable television, the types of data collected for audience measurement and how they were used changed even more.</w:t>
      </w:r>
    </w:p>
    <w:p w14:paraId="3CCC47F8" w14:textId="77777777"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t>stop catering to the lowest common denominator and focus on the groups most likely to be interested in their products.</w:t>
      </w:r>
    </w:p>
    <w:p w14:paraId="6B5ADE00" w14:textId="77777777" w:rsidR="00472314" w:rsidRDefault="00472314" w:rsidP="00472314">
      <w:r w:rsidRPr="00487C51">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77777777" w:rsidR="00472314" w:rsidRDefault="00472314" w:rsidP="00472314">
      <w:pPr>
        <w:pStyle w:val="Heading3"/>
      </w:pPr>
      <w:r>
        <w:t xml:space="preserve">Adolescence (2000–2010): </w:t>
      </w:r>
      <w:proofErr w:type="gramStart"/>
      <w:r>
        <w:t>the</w:t>
      </w:r>
      <w:proofErr w:type="gramEnd"/>
      <w:r>
        <w:t xml:space="preserve"> Internet and social media</w:t>
      </w:r>
    </w:p>
    <w:p w14:paraId="5A1B238A" w14:textId="77777777"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w:t>
      </w:r>
      <w:r w:rsidRPr="00487C51">
        <w:lastRenderedPageBreak/>
        <w:t xml:space="preserve">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proofErr w:type="gramStart"/>
      <w:r>
        <w:t>radio</w:t>
      </w:r>
      <w:r w:rsidRPr="00487C51">
        <w:t>,</w:t>
      </w:r>
      <w:r>
        <w:t xml:space="preserve"> </w:t>
      </w:r>
      <w:r w:rsidRPr="00487C51">
        <w:t xml:space="preserve"> the</w:t>
      </w:r>
      <w:proofErr w:type="gramEnd"/>
      <w:r w:rsidRPr="00487C51">
        <w:t xml:space="preserve"> earliest online measuring systems were unable to account for </w:t>
      </w:r>
      <w:r>
        <w:t>radio</w:t>
      </w:r>
      <w:r w:rsidRPr="00487C51">
        <w:t xml:space="preserve"> </w:t>
      </w:r>
      <w:r>
        <w:t>listenership</w:t>
      </w:r>
      <w:r w:rsidRPr="00487C51">
        <w:t xml:space="preserve"> due to data inaccessibility. This is no longer the case. Since the establishment of a chat site for discussing the show The Prisoner in 199512, a slew of social </w:t>
      </w:r>
      <w:r>
        <w:t>radio</w:t>
      </w:r>
      <w:r w:rsidRPr="00487C51">
        <w:t xml:space="preserve"> platforms </w:t>
      </w:r>
      <w:proofErr w:type="gramStart"/>
      <w:r w:rsidRPr="00487C51">
        <w:t>have</w:t>
      </w:r>
      <w:proofErr w:type="gramEnd"/>
      <w:r w:rsidRPr="00487C51">
        <w:t xml:space="preserve"> sprung up, with usage rates skyrocketing. According to specialists from Viacom and Mass Media, users are now more engaged with </w:t>
      </w:r>
      <w:r>
        <w:t>radio</w:t>
      </w:r>
      <w:r w:rsidRPr="00487C51">
        <w:t xml:space="preserve"> programming since they encourage two-way dialogue.</w:t>
      </w:r>
    </w:p>
    <w:p w14:paraId="5E2F4FAE" w14:textId="77777777" w:rsidR="00472314" w:rsidRPr="00487C51" w:rsidRDefault="00472314" w:rsidP="00472314">
      <w:pPr>
        <w:pStyle w:val="Heading2"/>
      </w:pPr>
      <w:r>
        <w:t>REVIEW OF RELATED WORKS</w:t>
      </w:r>
    </w:p>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77777777" w:rsidR="00472314" w:rsidRDefault="00472314" w:rsidP="00472314"/>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920A8" w14:textId="77777777" w:rsidR="00E914AD" w:rsidRDefault="00E914AD" w:rsidP="00EB5FEC">
      <w:r>
        <w:separator/>
      </w:r>
    </w:p>
  </w:endnote>
  <w:endnote w:type="continuationSeparator" w:id="0">
    <w:p w14:paraId="470B5C03" w14:textId="77777777" w:rsidR="00E914AD" w:rsidRDefault="00E914AD"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3897B" w14:textId="77777777" w:rsidR="00E914AD" w:rsidRDefault="00E914AD" w:rsidP="00EB5FEC">
      <w:r>
        <w:separator/>
      </w:r>
    </w:p>
  </w:footnote>
  <w:footnote w:type="continuationSeparator" w:id="0">
    <w:p w14:paraId="4770D43B" w14:textId="77777777" w:rsidR="00E914AD" w:rsidRDefault="00E914AD"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4"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92A30"/>
    <w:rsid w:val="000B21BE"/>
    <w:rsid w:val="000B554F"/>
    <w:rsid w:val="000D7195"/>
    <w:rsid w:val="000D7D48"/>
    <w:rsid w:val="0011078D"/>
    <w:rsid w:val="00140768"/>
    <w:rsid w:val="00142498"/>
    <w:rsid w:val="00142E67"/>
    <w:rsid w:val="00153F01"/>
    <w:rsid w:val="00195B13"/>
    <w:rsid w:val="00196C0E"/>
    <w:rsid w:val="001C6F66"/>
    <w:rsid w:val="001C72E6"/>
    <w:rsid w:val="001D2B5E"/>
    <w:rsid w:val="001D49F6"/>
    <w:rsid w:val="00200687"/>
    <w:rsid w:val="00200943"/>
    <w:rsid w:val="00235F8D"/>
    <w:rsid w:val="00255627"/>
    <w:rsid w:val="00266AF3"/>
    <w:rsid w:val="00284215"/>
    <w:rsid w:val="00285ACA"/>
    <w:rsid w:val="002C0C0E"/>
    <w:rsid w:val="002F2221"/>
    <w:rsid w:val="002F5299"/>
    <w:rsid w:val="003801F7"/>
    <w:rsid w:val="003956EB"/>
    <w:rsid w:val="003A3FE8"/>
    <w:rsid w:val="003A408C"/>
    <w:rsid w:val="003A75D7"/>
    <w:rsid w:val="003C01C3"/>
    <w:rsid w:val="003C1A84"/>
    <w:rsid w:val="003C6B5B"/>
    <w:rsid w:val="003F5F61"/>
    <w:rsid w:val="004056CE"/>
    <w:rsid w:val="004144E4"/>
    <w:rsid w:val="00420541"/>
    <w:rsid w:val="004635BE"/>
    <w:rsid w:val="00472314"/>
    <w:rsid w:val="00487C51"/>
    <w:rsid w:val="004956AE"/>
    <w:rsid w:val="004959BB"/>
    <w:rsid w:val="004A0C83"/>
    <w:rsid w:val="004A75A7"/>
    <w:rsid w:val="004B5E49"/>
    <w:rsid w:val="004C15DA"/>
    <w:rsid w:val="004C483C"/>
    <w:rsid w:val="004D555C"/>
    <w:rsid w:val="004D6D5B"/>
    <w:rsid w:val="004F180F"/>
    <w:rsid w:val="004F3F5A"/>
    <w:rsid w:val="004F768C"/>
    <w:rsid w:val="00521E89"/>
    <w:rsid w:val="00522EE6"/>
    <w:rsid w:val="005456E3"/>
    <w:rsid w:val="00554E19"/>
    <w:rsid w:val="00570076"/>
    <w:rsid w:val="005935F6"/>
    <w:rsid w:val="00596325"/>
    <w:rsid w:val="005A5930"/>
    <w:rsid w:val="005C4C59"/>
    <w:rsid w:val="005E4B7B"/>
    <w:rsid w:val="005F4E73"/>
    <w:rsid w:val="00613A37"/>
    <w:rsid w:val="00633ED9"/>
    <w:rsid w:val="00636F5C"/>
    <w:rsid w:val="00637265"/>
    <w:rsid w:val="00680E5D"/>
    <w:rsid w:val="006830D8"/>
    <w:rsid w:val="00696C7E"/>
    <w:rsid w:val="006A6863"/>
    <w:rsid w:val="006D1EB3"/>
    <w:rsid w:val="006F5692"/>
    <w:rsid w:val="00700BF9"/>
    <w:rsid w:val="00703714"/>
    <w:rsid w:val="007201C4"/>
    <w:rsid w:val="00720324"/>
    <w:rsid w:val="007311E3"/>
    <w:rsid w:val="00751074"/>
    <w:rsid w:val="0076347B"/>
    <w:rsid w:val="00765415"/>
    <w:rsid w:val="00765F7E"/>
    <w:rsid w:val="007724FD"/>
    <w:rsid w:val="00774784"/>
    <w:rsid w:val="007966E0"/>
    <w:rsid w:val="007A5F52"/>
    <w:rsid w:val="007C6860"/>
    <w:rsid w:val="007F0D8D"/>
    <w:rsid w:val="007F752A"/>
    <w:rsid w:val="00822661"/>
    <w:rsid w:val="00833658"/>
    <w:rsid w:val="00852F51"/>
    <w:rsid w:val="0086162D"/>
    <w:rsid w:val="00874531"/>
    <w:rsid w:val="00894DC6"/>
    <w:rsid w:val="008A33D9"/>
    <w:rsid w:val="008C3768"/>
    <w:rsid w:val="008C3F97"/>
    <w:rsid w:val="008D60C5"/>
    <w:rsid w:val="008D623E"/>
    <w:rsid w:val="008D6C91"/>
    <w:rsid w:val="008E7F93"/>
    <w:rsid w:val="009116CF"/>
    <w:rsid w:val="00933FEB"/>
    <w:rsid w:val="00964247"/>
    <w:rsid w:val="00966F13"/>
    <w:rsid w:val="009828EE"/>
    <w:rsid w:val="00990B20"/>
    <w:rsid w:val="00A5195F"/>
    <w:rsid w:val="00A81622"/>
    <w:rsid w:val="00A86FE9"/>
    <w:rsid w:val="00AB67EE"/>
    <w:rsid w:val="00AB7B46"/>
    <w:rsid w:val="00AC17D2"/>
    <w:rsid w:val="00AC7078"/>
    <w:rsid w:val="00B01ED0"/>
    <w:rsid w:val="00B062E2"/>
    <w:rsid w:val="00B230B2"/>
    <w:rsid w:val="00B25ECC"/>
    <w:rsid w:val="00B34034"/>
    <w:rsid w:val="00B412F5"/>
    <w:rsid w:val="00B57837"/>
    <w:rsid w:val="00B6665E"/>
    <w:rsid w:val="00B77565"/>
    <w:rsid w:val="00B80840"/>
    <w:rsid w:val="00B95B31"/>
    <w:rsid w:val="00BB0D56"/>
    <w:rsid w:val="00BB3748"/>
    <w:rsid w:val="00BC6AD9"/>
    <w:rsid w:val="00BE403E"/>
    <w:rsid w:val="00BE6C39"/>
    <w:rsid w:val="00BF07CD"/>
    <w:rsid w:val="00BF3F8D"/>
    <w:rsid w:val="00C001AB"/>
    <w:rsid w:val="00C17B6F"/>
    <w:rsid w:val="00C3127C"/>
    <w:rsid w:val="00C724E3"/>
    <w:rsid w:val="00C80CF9"/>
    <w:rsid w:val="00C82C5D"/>
    <w:rsid w:val="00C91A47"/>
    <w:rsid w:val="00CB5042"/>
    <w:rsid w:val="00CE0E09"/>
    <w:rsid w:val="00CE638A"/>
    <w:rsid w:val="00D073DF"/>
    <w:rsid w:val="00D85255"/>
    <w:rsid w:val="00DA04B8"/>
    <w:rsid w:val="00DB2544"/>
    <w:rsid w:val="00DC42BD"/>
    <w:rsid w:val="00DD5C98"/>
    <w:rsid w:val="00DE6712"/>
    <w:rsid w:val="00E13B1C"/>
    <w:rsid w:val="00E50473"/>
    <w:rsid w:val="00E80DA5"/>
    <w:rsid w:val="00E8309F"/>
    <w:rsid w:val="00E914AD"/>
    <w:rsid w:val="00EB1D7F"/>
    <w:rsid w:val="00EB5FEC"/>
    <w:rsid w:val="00EC32E8"/>
    <w:rsid w:val="00ED74C5"/>
    <w:rsid w:val="00EF395F"/>
    <w:rsid w:val="00F0311E"/>
    <w:rsid w:val="00F0435A"/>
    <w:rsid w:val="00F0737E"/>
    <w:rsid w:val="00F13502"/>
    <w:rsid w:val="00F15076"/>
    <w:rsid w:val="00F167F0"/>
    <w:rsid w:val="00F226A9"/>
    <w:rsid w:val="00F245C0"/>
    <w:rsid w:val="00F26112"/>
    <w:rsid w:val="00F27F84"/>
    <w:rsid w:val="00F33FC9"/>
    <w:rsid w:val="00F343A7"/>
    <w:rsid w:val="00F477F3"/>
    <w:rsid w:val="00F91C3F"/>
    <w:rsid w:val="00FB0331"/>
    <w:rsid w:val="00FB2D14"/>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14</Pages>
  <Words>4303</Words>
  <Characters>2452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JOSEPH ANIBE AYEGBA</cp:lastModifiedBy>
  <cp:revision>150</cp:revision>
  <dcterms:created xsi:type="dcterms:W3CDTF">2021-03-27T07:07:00Z</dcterms:created>
  <dcterms:modified xsi:type="dcterms:W3CDTF">2021-07-0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